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 xml:space="preserve">(list of </w:t>
      </w:r>
      <w:proofErr w:type="spellStart"/>
      <w:r w:rsidR="002A7B0D" w:rsidRPr="00081C9D">
        <w:rPr>
          <w:rFonts w:ascii="Arial" w:eastAsia="Times New Roman" w:hAnsi="Arial" w:cs="Arial"/>
          <w:color w:val="FF0000"/>
          <w:sz w:val="24"/>
          <w:szCs w:val="24"/>
          <w:shd w:val="clear" w:color="auto" w:fill="FFFFFF"/>
        </w:rPr>
        <w:t>anibodies</w:t>
      </w:r>
      <w:proofErr w:type="spellEnd"/>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bookmarkStart w:id="0" w:name="_GoBack"/>
      <w:bookmarkEnd w:id="0"/>
    </w:p>
    <w:p w:rsidR="00904B08" w:rsidRPr="00081C9D"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ED700A" w:rsidRPr="00081C9D" w:rsidRDefault="00ED700A"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Retro-orbital bleeding</w:t>
      </w:r>
    </w:p>
    <w:p w:rsidR="007204F4" w:rsidRPr="00081C9D"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6637E2" w:rsidRPr="00081C9D"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566767" w:rsidRPr="00404111"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w:t>
      </w:r>
      <w:r w:rsidR="001C4117" w:rsidRPr="00081C9D">
        <w:rPr>
          <w:rFonts w:ascii="Arial" w:eastAsia="Times New Roman" w:hAnsi="Arial" w:cs="Arial"/>
          <w:bCs/>
          <w:sz w:val="24"/>
          <w:szCs w:val="24"/>
          <w:shd w:val="clear" w:color="auto" w:fill="FFFFFF"/>
        </w:rPr>
        <w:lastRenderedPageBreak/>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870582" w:rsidRDefault="00870582"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Ketone production is similar between KO and Control mice</w:t>
      </w:r>
    </w:p>
    <w:p w:rsidR="00413D07" w:rsidRPr="00B826DB" w:rsidRDefault="00870582"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BF5AB0" w:rsidRPr="00BF5AB0">
        <w:rPr>
          <w:rFonts w:ascii="Arial" w:eastAsia="Times New Roman" w:hAnsi="Arial" w:cs="Arial"/>
          <w:bCs/>
          <w:sz w:val="24"/>
          <w:szCs w:val="24"/>
          <w:shd w:val="clear" w:color="auto" w:fill="FFFFFF"/>
        </w:rPr>
        <w:t xml:space="preserve">Ketone body levels increase in both KO and WT males fed a ketogenic diet with no difference between treatment groups. Both KO and WT males fed a control diet do not increase ketone body production.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lastRenderedPageBreak/>
        <w:t>A)</w:t>
      </w:r>
      <w:r w:rsidRPr="00404111">
        <w:rPr>
          <w:rFonts w:ascii="Arial" w:eastAsia="Times New Roman" w:hAnsi="Arial" w:cs="Arial"/>
          <w:bCs/>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Pr="00081C9D" w:rsidRDefault="00E828A8" w:rsidP="00E828A8">
      <w:pPr>
        <w:pStyle w:val="ListParagraph"/>
        <w:numPr>
          <w:ilvl w:val="1"/>
          <w:numId w:val="4"/>
        </w:numPr>
        <w:rPr>
          <w:rFonts w:ascii="Arial" w:eastAsia="Times New Roman" w:hAnsi="Arial" w:cs="Arial"/>
          <w:bCs/>
          <w:color w:val="252525"/>
          <w:sz w:val="24"/>
          <w:szCs w:val="24"/>
          <w:shd w:val="clear" w:color="auto" w:fill="FFFFFF"/>
        </w:rPr>
      </w:pP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43BD"/>
    <w:rsid w:val="0002533F"/>
    <w:rsid w:val="0003354F"/>
    <w:rsid w:val="00044F0D"/>
    <w:rsid w:val="0007263F"/>
    <w:rsid w:val="00077072"/>
    <w:rsid w:val="00081C9D"/>
    <w:rsid w:val="00091C01"/>
    <w:rsid w:val="00096B75"/>
    <w:rsid w:val="000C06E4"/>
    <w:rsid w:val="000C7114"/>
    <w:rsid w:val="000D33C2"/>
    <w:rsid w:val="000D7218"/>
    <w:rsid w:val="00101E97"/>
    <w:rsid w:val="001107E7"/>
    <w:rsid w:val="001122D0"/>
    <w:rsid w:val="001338A1"/>
    <w:rsid w:val="0013608F"/>
    <w:rsid w:val="00143D60"/>
    <w:rsid w:val="00173B60"/>
    <w:rsid w:val="00185DC4"/>
    <w:rsid w:val="001C4117"/>
    <w:rsid w:val="001D5F73"/>
    <w:rsid w:val="0020446A"/>
    <w:rsid w:val="0021415B"/>
    <w:rsid w:val="002247F6"/>
    <w:rsid w:val="00241FE3"/>
    <w:rsid w:val="00291371"/>
    <w:rsid w:val="00294E88"/>
    <w:rsid w:val="002A7B0D"/>
    <w:rsid w:val="002C543A"/>
    <w:rsid w:val="002F2BD5"/>
    <w:rsid w:val="00323E7C"/>
    <w:rsid w:val="003503AB"/>
    <w:rsid w:val="00360505"/>
    <w:rsid w:val="00373210"/>
    <w:rsid w:val="0038062F"/>
    <w:rsid w:val="003835C6"/>
    <w:rsid w:val="003C6EDA"/>
    <w:rsid w:val="003E3F5F"/>
    <w:rsid w:val="003F280D"/>
    <w:rsid w:val="00400A98"/>
    <w:rsid w:val="004013A7"/>
    <w:rsid w:val="00404111"/>
    <w:rsid w:val="00413D07"/>
    <w:rsid w:val="00433984"/>
    <w:rsid w:val="00434C3A"/>
    <w:rsid w:val="00436B6D"/>
    <w:rsid w:val="00441516"/>
    <w:rsid w:val="00444758"/>
    <w:rsid w:val="00454811"/>
    <w:rsid w:val="00462F7F"/>
    <w:rsid w:val="00471C14"/>
    <w:rsid w:val="00472769"/>
    <w:rsid w:val="004753DC"/>
    <w:rsid w:val="00484D62"/>
    <w:rsid w:val="00486B18"/>
    <w:rsid w:val="00487286"/>
    <w:rsid w:val="004903C3"/>
    <w:rsid w:val="004939E6"/>
    <w:rsid w:val="004A1E83"/>
    <w:rsid w:val="004D080E"/>
    <w:rsid w:val="00514871"/>
    <w:rsid w:val="00516F4A"/>
    <w:rsid w:val="00544183"/>
    <w:rsid w:val="0055409A"/>
    <w:rsid w:val="005572C7"/>
    <w:rsid w:val="00566767"/>
    <w:rsid w:val="00583115"/>
    <w:rsid w:val="00591E81"/>
    <w:rsid w:val="005E1986"/>
    <w:rsid w:val="00605381"/>
    <w:rsid w:val="00623EF1"/>
    <w:rsid w:val="006333A8"/>
    <w:rsid w:val="006349D1"/>
    <w:rsid w:val="00650AC7"/>
    <w:rsid w:val="00652AFF"/>
    <w:rsid w:val="006538A7"/>
    <w:rsid w:val="0065623E"/>
    <w:rsid w:val="006637E2"/>
    <w:rsid w:val="00671F8E"/>
    <w:rsid w:val="0067350B"/>
    <w:rsid w:val="006A399B"/>
    <w:rsid w:val="006B12FE"/>
    <w:rsid w:val="006B46F1"/>
    <w:rsid w:val="006C329F"/>
    <w:rsid w:val="006D4153"/>
    <w:rsid w:val="006E7F9A"/>
    <w:rsid w:val="00700D6E"/>
    <w:rsid w:val="00713A20"/>
    <w:rsid w:val="007204F4"/>
    <w:rsid w:val="00721138"/>
    <w:rsid w:val="007215A1"/>
    <w:rsid w:val="0072729E"/>
    <w:rsid w:val="0074110F"/>
    <w:rsid w:val="00751C67"/>
    <w:rsid w:val="0076090A"/>
    <w:rsid w:val="00775CCF"/>
    <w:rsid w:val="00791E62"/>
    <w:rsid w:val="007A25BB"/>
    <w:rsid w:val="007C42A7"/>
    <w:rsid w:val="00805B4A"/>
    <w:rsid w:val="00816EAE"/>
    <w:rsid w:val="00854154"/>
    <w:rsid w:val="0086639D"/>
    <w:rsid w:val="00870106"/>
    <w:rsid w:val="00870582"/>
    <w:rsid w:val="008A5B4F"/>
    <w:rsid w:val="008F4740"/>
    <w:rsid w:val="00904B08"/>
    <w:rsid w:val="00953BEC"/>
    <w:rsid w:val="00961C21"/>
    <w:rsid w:val="00972A36"/>
    <w:rsid w:val="009B5809"/>
    <w:rsid w:val="009C1D03"/>
    <w:rsid w:val="00A12978"/>
    <w:rsid w:val="00A178B0"/>
    <w:rsid w:val="00A260A5"/>
    <w:rsid w:val="00A33F17"/>
    <w:rsid w:val="00A472B9"/>
    <w:rsid w:val="00A82049"/>
    <w:rsid w:val="00AD2F62"/>
    <w:rsid w:val="00B24465"/>
    <w:rsid w:val="00B35BCF"/>
    <w:rsid w:val="00B65AA3"/>
    <w:rsid w:val="00B76A05"/>
    <w:rsid w:val="00B826DB"/>
    <w:rsid w:val="00B9762B"/>
    <w:rsid w:val="00BA7875"/>
    <w:rsid w:val="00BB0DCA"/>
    <w:rsid w:val="00BC34B8"/>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A3811"/>
    <w:rsid w:val="00DA4D7F"/>
    <w:rsid w:val="00DB67D0"/>
    <w:rsid w:val="00DB78B8"/>
    <w:rsid w:val="00E03A00"/>
    <w:rsid w:val="00E05257"/>
    <w:rsid w:val="00E17DE2"/>
    <w:rsid w:val="00E30211"/>
    <w:rsid w:val="00E504BF"/>
    <w:rsid w:val="00E828A8"/>
    <w:rsid w:val="00EA2C86"/>
    <w:rsid w:val="00EA30B7"/>
    <w:rsid w:val="00EA39BD"/>
    <w:rsid w:val="00EC3F44"/>
    <w:rsid w:val="00ED700A"/>
    <w:rsid w:val="00EF7D21"/>
    <w:rsid w:val="00F26850"/>
    <w:rsid w:val="00F34494"/>
    <w:rsid w:val="00F52A3B"/>
    <w:rsid w:val="00F61E53"/>
    <w:rsid w:val="00F6326C"/>
    <w:rsid w:val="00F71DF9"/>
    <w:rsid w:val="00F772BB"/>
    <w:rsid w:val="00F93BE7"/>
    <w:rsid w:val="00FB4F43"/>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42570"/>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5A85-2F0C-9A49-9A1B-528155ACD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5</Pages>
  <Words>1950</Words>
  <Characters>11118</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68</cp:revision>
  <dcterms:created xsi:type="dcterms:W3CDTF">2020-05-06T19:29:00Z</dcterms:created>
  <dcterms:modified xsi:type="dcterms:W3CDTF">2020-05-1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